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0C0F2" w14:textId="41AC3440" w:rsidR="00256692" w:rsidRDefault="00EE371F" w:rsidP="00EE371F">
      <w:pPr>
        <w:pStyle w:val="Title"/>
      </w:pPr>
      <w:r>
        <w:t>Title</w:t>
      </w:r>
      <w:r w:rsidR="007A616D">
        <w:t xml:space="preserve"> </w:t>
      </w:r>
      <w:r w:rsidR="007A616D">
        <w:fldChar w:fldCharType="begin"/>
      </w:r>
      <w:r w:rsidR="00AC613F">
        <w:instrText xml:space="preserve"> ADDIN ZOTERO_ITEM CSL_CITATION {"citationID":"jMhf28z6","properties":{"formattedCitation":"[1, p. 19]","plainCitation":"[1, p. 19]","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1308EC17" w:rsidR="00256692" w:rsidRDefault="00EE371F" w:rsidP="00EE371F">
      <w:pPr>
        <w:pStyle w:val="Heading1"/>
      </w:pPr>
      <w:r>
        <w:t>Abstract</w:t>
      </w:r>
      <w:r w:rsidR="007A616D">
        <w:t xml:space="preserve"> </w:t>
      </w:r>
      <w:r w:rsidR="007A616D">
        <w:fldChar w:fldCharType="begin"/>
      </w:r>
      <w:r w:rsidR="00AC613F">
        <w:instrText xml:space="preserve"> ADDIN ZOTERO_ITEM CSL_CITATION {"citationID":"3o2F7qu1","properties":{"formattedCitation":"[1, Ch. 3]","plainCitation":"[1, Ch. 3]","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788F7AAC" w:rsidR="00180D96" w:rsidRDefault="00B13A59" w:rsidP="00256692">
      <w:r>
        <w:t xml:space="preserve">Introduction </w:t>
      </w:r>
      <w:r>
        <w:fldChar w:fldCharType="begin"/>
      </w:r>
      <w:r w:rsidR="00AC613F">
        <w:instrText xml:space="preserve"> ADDIN ZOTERO_ITEM CSL_CITATION {"citationID":"OaiH5NQA","properties":{"formattedCitation":"[1, p. 28]","plainCitation":"[1, p. 28]","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783FF51C" w14:textId="70F8CA37" w:rsidR="000106C7" w:rsidRDefault="000106C7" w:rsidP="00F71896">
      <w:pPr>
        <w:jc w:val="both"/>
      </w:pPr>
      <w:r w:rsidRPr="000106C7">
        <w:t>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on the basis of scores. Actions such as goals, tackles, and distance covered are all quantitative measures that help describe a game and the performance of a team or a player. Data analytics takes such measurements and derives qualitative information that can then help inform game decisions. Instead of relying on general wisdom, it is now more common to apply the scientific method in order to disentangle what can be perceived as a good approach from the reality of what actions could lead to the desired outcome. Data collection and analysis are useful tools that can be used to inform decisions by multiple stakeholders, including coaches, trainers, managers, or even players.</w:t>
      </w:r>
    </w:p>
    <w:p w14:paraId="6BC465C5" w14:textId="655DA00B" w:rsidR="000106C7" w:rsidRDefault="000106C7" w:rsidP="00F71896">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Operations Research" was a new branch of warfare in which statisticians analyzed military operations to improve their efficiency. And what better thing could those OR officers do 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He naturally suggested that managers should substitute a player depending on the handedness of the opposing pitcher. 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02B764E9" w14:textId="77777777" w:rsidR="00F71896" w:rsidRDefault="00F71896" w:rsidP="00F71896">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w:t>
      </w:r>
      <w:r w:rsidRPr="00F71896">
        <w:rPr>
          <w:rFonts w:ascii="Segoe UI" w:hAnsi="Segoe UI" w:cs="Segoe UI"/>
          <w:color w:val="0D0D0D"/>
          <w:shd w:val="clear" w:color="auto" w:fill="FFFFFF"/>
        </w:rPr>
        <w:lastRenderedPageBreak/>
        <w:t>analysis in football. Rugby is a close-contact team "invasion" sport, in which teams try to infiltrate the opposition’s territory to score a goal. A team is composed of 15 players, using an oval-shaped ball on a rectangular field. Born in 1845 in England, it was split into rugby league and rugby union in 1895. Rugby Union remained an amateur sport until 1995 when the International Rugby Board declared it a professional sport.</w:t>
      </w:r>
    </w:p>
    <w:p w14:paraId="36C69521" w14:textId="60D26BF5" w:rsidR="00D37A39" w:rsidRPr="00D37A39" w:rsidRDefault="00D37A39" w:rsidP="00D37A39">
      <w:pPr>
        <w:rPr>
          <w:rFonts w:ascii="Segoe UI" w:hAnsi="Segoe UI" w:cs="Segoe UI"/>
          <w:color w:val="0D0D0D"/>
          <w:shd w:val="clear" w:color="auto" w:fill="FFFFFF"/>
          <w:lang w:val="fr-CA"/>
        </w:rPr>
      </w:pPr>
      <w:r w:rsidRPr="00D37A39">
        <w:rPr>
          <w:rFonts w:ascii="Segoe UI" w:hAnsi="Segoe UI" w:cs="Segoe UI"/>
          <w:color w:val="0D0D0D"/>
          <w:shd w:val="clear" w:color="auto" w:fill="FFFFFF"/>
          <w:lang w:val="fr-CA"/>
        </w:rPr>
        <w:t>Compared to the other sports mentioned previously, rugby is a relatively new federation. Since then, it has garnered interest worldwide, which has increased the need for performance analysis and game modeling.</w:t>
      </w:r>
    </w:p>
    <w:p w14:paraId="7B53D380" w14:textId="77777777" w:rsidR="00D37A39" w:rsidRPr="00D37A39" w:rsidRDefault="00D37A39" w:rsidP="00D37A39">
      <w:pPr>
        <w:rPr>
          <w:rFonts w:ascii="Segoe UI" w:hAnsi="Segoe UI" w:cs="Segoe UI"/>
          <w:color w:val="0D0D0D"/>
          <w:highlight w:val="yellow"/>
          <w:shd w:val="clear" w:color="auto" w:fill="FFFFFF"/>
          <w:lang w:val="fr-CA"/>
        </w:rPr>
      </w:pPr>
      <w:r w:rsidRPr="00D37A39">
        <w:rPr>
          <w:rFonts w:ascii="Segoe UI" w:hAnsi="Segoe UI" w:cs="Segoe UI"/>
          <w:color w:val="0D0D0D"/>
          <w:highlight w:val="yellow"/>
          <w:shd w:val="clear" w:color="auto" w:fill="FFFFFF"/>
          <w:lang w:val="fr-CA"/>
        </w:rPr>
        <w:t>The data collected can be separated into two categories: the sport-specific functional components or technical skills, such as working out ways to offload the ball or capture it. This helps coaches understand how different aspects of the game unfold. Notational analyses at the team level can help describe collective behavior and outcomes, such as match success.</w:t>
      </w:r>
    </w:p>
    <w:p w14:paraId="59E5BE66" w14:textId="77777777" w:rsidR="00D37A39" w:rsidRPr="00D37A39" w:rsidRDefault="00D37A39" w:rsidP="00D37A39">
      <w:pPr>
        <w:rPr>
          <w:rFonts w:ascii="Segoe UI" w:hAnsi="Segoe UI" w:cs="Segoe UI"/>
          <w:color w:val="0D0D0D"/>
          <w:shd w:val="clear" w:color="auto" w:fill="FFFFFF"/>
          <w:lang w:val="fr-CA"/>
        </w:rPr>
      </w:pPr>
      <w:r w:rsidRPr="00D37A39">
        <w:rPr>
          <w:rFonts w:ascii="Segoe UI" w:hAnsi="Segoe UI" w:cs="Segoe UI"/>
          <w:color w:val="0D0D0D"/>
          <w:highlight w:val="yellow"/>
          <w:shd w:val="clear" w:color="auto" w:fill="FFFFFF"/>
          <w:lang w:val="fr-CA"/>
        </w:rPr>
        <w:t>Modeling game outcomes is an increasingly popular endeavor, whether for managers or betting companies. Prediction and modeling in rugby league have increased in prevalence since the professionalization of the sport and the constant growth of revenue.</w:t>
      </w:r>
    </w:p>
    <w:p w14:paraId="5DC63448" w14:textId="77777777" w:rsidR="00D37A39" w:rsidRPr="00D37A39" w:rsidRDefault="00D37A39" w:rsidP="00D37A39">
      <w:pPr>
        <w:rPr>
          <w:rFonts w:ascii="Segoe UI" w:hAnsi="Segoe UI" w:cs="Segoe UI"/>
          <w:color w:val="0D0D0D"/>
          <w:shd w:val="clear" w:color="auto" w:fill="FFFFFF"/>
          <w:lang w:val="fr-CA"/>
        </w:rPr>
      </w:pPr>
      <w:r w:rsidRPr="00D37A39">
        <w:rPr>
          <w:rFonts w:ascii="Segoe UI" w:hAnsi="Segoe UI" w:cs="Segoe UI"/>
          <w:color w:val="0D0D0D"/>
          <w:shd w:val="clear" w:color="auto" w:fill="FFFFFF"/>
          <w:lang w:val="fr-CA"/>
        </w:rPr>
        <w:t>We also observe wider access to sports betting, which requires increasingly complex models to offer more intricate bets. However, little work has been done in rugby union to model game outcomes. This can be attributed to the lower amount of data available compared to other sports, such as soccer.</w:t>
      </w:r>
    </w:p>
    <w:p w14:paraId="781680F6" w14:textId="60296AEE" w:rsidR="00B13A59" w:rsidRPr="00180D96" w:rsidRDefault="00B13A59" w:rsidP="00256692">
      <w:r>
        <w:t xml:space="preserve">Litterature Review </w:t>
      </w:r>
      <w:r>
        <w:fldChar w:fldCharType="begin"/>
      </w:r>
      <w:r w:rsidR="00AC613F">
        <w:instrText xml:space="preserve"> ADDIN ZOTERO_ITEM CSL_CITATION {"citationID":"IXIj0Tf3","properties":{"formattedCitation":"[1, Ch. 4]","plainCitation":"[1, Ch. 4]","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p>
    <w:p w14:paraId="04A1759F" w14:textId="48EB4D82" w:rsidR="007A616D" w:rsidRDefault="007A616D" w:rsidP="00256692">
      <w:r>
        <w:t>In general, y</w:t>
      </w:r>
      <w:r w:rsidR="00256692">
        <w:t>our report should conform</w:t>
      </w:r>
      <w:r>
        <w:t xml:space="preserve"> to </w:t>
      </w:r>
      <w:r w:rsidR="00256692">
        <w:t xml:space="preserve">the </w:t>
      </w:r>
      <w:r>
        <w:t xml:space="preserve">Research Proposal </w:t>
      </w:r>
      <w:r w:rsidR="00256692">
        <w:t xml:space="preserve">style set out by Silyn-Roberts </w:t>
      </w:r>
      <w:r w:rsidR="00256692">
        <w:fldChar w:fldCharType="begin"/>
      </w:r>
      <w:r w:rsidR="00AC613F">
        <w:instrText xml:space="preserve"> ADDIN ZOTERO_ITEM CSL_CITATION {"citationID":"ePCB7WWi","properties":{"formattedCitation":"[1, Ch. 5]","plainCitation":"[1, Ch. 5]","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rsidR="00256692">
        <w:fldChar w:fldCharType="separate"/>
      </w:r>
      <w:r w:rsidR="00D44B96" w:rsidRPr="00D44B96">
        <w:rPr>
          <w:rFonts w:ascii="Calibri" w:hAnsi="Calibri" w:cs="Calibri"/>
        </w:rPr>
        <w:t>[1, Ch. 5]</w:t>
      </w:r>
      <w:r w:rsidR="00256692">
        <w:fldChar w:fldCharType="end"/>
      </w:r>
      <w:r w:rsidR="00256692">
        <w:t xml:space="preserve"> </w:t>
      </w:r>
      <w:r w:rsidR="00D44B96">
        <w:t xml:space="preserve">(note that this reference is available from the QUT library) </w:t>
      </w:r>
      <w:r w:rsidR="00256692">
        <w:t>including</w:t>
      </w:r>
      <w:r w:rsidR="00D44B96">
        <w:t>:</w:t>
      </w:r>
    </w:p>
    <w:p w14:paraId="793FCA74" w14:textId="182F05B7" w:rsidR="007A616D" w:rsidRDefault="007A616D" w:rsidP="007A616D">
      <w:pPr>
        <w:pStyle w:val="ListParagraph"/>
        <w:numPr>
          <w:ilvl w:val="0"/>
          <w:numId w:val="10"/>
        </w:numPr>
      </w:pPr>
      <w:r>
        <w:t xml:space="preserve">a Title </w:t>
      </w:r>
      <w:r>
        <w:fldChar w:fldCharType="begin"/>
      </w:r>
      <w:r w:rsidR="00AC613F">
        <w:instrText xml:space="preserve"> ADDIN ZOTERO_ITEM CSL_CITATION {"citationID":"g1b0llU9","properties":{"formattedCitation":"[1, p. 19]","plainCitation":"[1, p. 19]","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fldChar w:fldCharType="separate"/>
      </w:r>
      <w:r w:rsidRPr="007A616D">
        <w:rPr>
          <w:rFonts w:ascii="Calibri" w:hAnsi="Calibri" w:cs="Calibri"/>
        </w:rPr>
        <w:t>[1, p. 19]</w:t>
      </w:r>
      <w:r>
        <w:fldChar w:fldCharType="end"/>
      </w:r>
    </w:p>
    <w:p w14:paraId="6A581429" w14:textId="53005AA8" w:rsidR="007A616D" w:rsidRDefault="007A616D" w:rsidP="007A616D">
      <w:pPr>
        <w:pStyle w:val="ListParagraph"/>
        <w:numPr>
          <w:ilvl w:val="0"/>
          <w:numId w:val="10"/>
        </w:numPr>
      </w:pPr>
      <w:r>
        <w:t xml:space="preserve">an Abstract </w:t>
      </w:r>
      <w:r>
        <w:fldChar w:fldCharType="begin"/>
      </w:r>
      <w:r w:rsidR="00AC613F">
        <w:instrText xml:space="preserve"> ADDIN ZOTERO_ITEM CSL_CITATION {"citationID":"CLHIJmZo","properties":{"formattedCitation":"[1, Ch. 3]","plainCitation":"[1, Ch. 3]","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fldChar w:fldCharType="separate"/>
      </w:r>
      <w:r w:rsidRPr="007A616D">
        <w:rPr>
          <w:rFonts w:ascii="Calibri" w:hAnsi="Calibri" w:cs="Calibri"/>
        </w:rPr>
        <w:t>[1, Ch. 3]</w:t>
      </w:r>
      <w:r>
        <w:fldChar w:fldCharType="end"/>
      </w:r>
    </w:p>
    <w:p w14:paraId="7490B887" w14:textId="0BAD6017" w:rsidR="00247BA9" w:rsidRDefault="007A616D" w:rsidP="007A616D">
      <w:pPr>
        <w:pStyle w:val="ListParagraph"/>
        <w:numPr>
          <w:ilvl w:val="0"/>
          <w:numId w:val="10"/>
        </w:numPr>
      </w:pPr>
      <w:r>
        <w:t xml:space="preserve">an Introduction </w:t>
      </w:r>
      <w:r w:rsidR="00247BA9">
        <w:fldChar w:fldCharType="begin"/>
      </w:r>
      <w:r w:rsidR="00AC613F">
        <w:instrText xml:space="preserve"> ADDIN ZOTERO_ITEM CSL_CITATION {"citationID":"LjMKzzzS","properties":{"formattedCitation":"[1, p. 28]","plainCitation":"[1, p. 28]","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rsidR="00247BA9">
        <w:fldChar w:fldCharType="separate"/>
      </w:r>
      <w:r w:rsidR="00247BA9" w:rsidRPr="00247BA9">
        <w:rPr>
          <w:rFonts w:ascii="Calibri" w:hAnsi="Calibri" w:cs="Calibri"/>
        </w:rPr>
        <w:t>[1, p. 28]</w:t>
      </w:r>
      <w:r w:rsidR="00247BA9">
        <w:fldChar w:fldCharType="end"/>
      </w:r>
    </w:p>
    <w:p w14:paraId="2C162A9B" w14:textId="1DA32070" w:rsidR="00247BA9" w:rsidRDefault="00247BA9" w:rsidP="007A616D">
      <w:pPr>
        <w:pStyle w:val="ListParagraph"/>
        <w:numPr>
          <w:ilvl w:val="0"/>
          <w:numId w:val="10"/>
        </w:numPr>
      </w:pPr>
      <w:r>
        <w:t xml:space="preserve">a Literature Review </w:t>
      </w:r>
      <w:r>
        <w:fldChar w:fldCharType="begin"/>
      </w:r>
      <w:r w:rsidR="00AC613F">
        <w:instrText xml:space="preserve"> ADDIN ZOTERO_ITEM CSL_CITATION {"citationID":"rxXoeph4","properties":{"formattedCitation":"[1, Ch. 4]","plainCitation":"[1, Ch. 4]","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r>
        <w:t xml:space="preserve">. This is </w:t>
      </w:r>
      <w:r w:rsidRPr="00247BA9">
        <w:t>relevant to defining the project scope</w:t>
      </w:r>
      <w:r>
        <w:t xml:space="preserve"> and </w:t>
      </w:r>
      <w:r w:rsidRPr="00247BA9">
        <w:t>could include review of methods as well as the topic domain</w:t>
      </w:r>
    </w:p>
    <w:p w14:paraId="7B1659EC" w14:textId="223173D9" w:rsidR="00256692" w:rsidRDefault="00256692" w:rsidP="007A616D">
      <w:pPr>
        <w:pStyle w:val="ListParagraph"/>
        <w:numPr>
          <w:ilvl w:val="0"/>
          <w:numId w:val="10"/>
        </w:numPr>
      </w:pPr>
      <w:r>
        <w:t>the body of the report</w:t>
      </w:r>
      <w:r w:rsidR="00247BA9">
        <w:t>, in which you should present your</w:t>
      </w:r>
    </w:p>
    <w:p w14:paraId="36305285" w14:textId="77777777" w:rsidR="00247BA9" w:rsidRDefault="00247BA9" w:rsidP="00247BA9">
      <w:pPr>
        <w:pStyle w:val="ListParagraph"/>
        <w:numPr>
          <w:ilvl w:val="1"/>
          <w:numId w:val="10"/>
        </w:numPr>
      </w:pPr>
      <w:r>
        <w:t>Project definition: what you intend to do,</w:t>
      </w:r>
    </w:p>
    <w:p w14:paraId="5E35FEDB" w14:textId="36D5BEBB" w:rsidR="00247BA9" w:rsidRDefault="00247BA9" w:rsidP="00247BA9">
      <w:pPr>
        <w:pStyle w:val="ListParagraph"/>
        <w:numPr>
          <w:ilvl w:val="2"/>
          <w:numId w:val="10"/>
        </w:numPr>
      </w:pPr>
      <w:r>
        <w:t xml:space="preserve">e.g., a </w:t>
      </w:r>
      <w:r w:rsidRPr="00247BA9">
        <w:rPr>
          <w:i/>
          <w:iCs/>
        </w:rPr>
        <w:t>“...description of the expected stages of the research and an outline of the techniques you expect to use during each one. It may be effective to describe each expected stage and its procedures under an appropriate series of headings”</w:t>
      </w:r>
      <w:r>
        <w:t xml:space="preserve"> </w:t>
      </w:r>
      <w:r>
        <w:fldChar w:fldCharType="begin"/>
      </w:r>
      <w:r w:rsidR="00AC613F">
        <w:instrText xml:space="preserve"> ADDIN ZOTERO_ITEM CSL_CITATION {"citationID":"32gFauPG","properties":{"formattedCitation":"[1, Ch. 5]","plainCitation":"[1, Ch. 5]","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6E83A451" w14:textId="76DA9BF8" w:rsidR="00247BA9" w:rsidRDefault="00247BA9" w:rsidP="00247BA9">
      <w:pPr>
        <w:pStyle w:val="ListParagraph"/>
        <w:numPr>
          <w:ilvl w:val="1"/>
          <w:numId w:val="10"/>
        </w:numPr>
      </w:pPr>
      <w:r>
        <w:t xml:space="preserve">Project plan: </w:t>
      </w:r>
      <w:r w:rsidRPr="00247BA9">
        <w:t>how you intend to do it (your project)</w:t>
      </w:r>
    </w:p>
    <w:p w14:paraId="04C41DC3" w14:textId="33BDE87E" w:rsidR="00247BA9" w:rsidRPr="00180D96" w:rsidRDefault="00247BA9" w:rsidP="00247BA9">
      <w:pPr>
        <w:pStyle w:val="ListParagraph"/>
        <w:numPr>
          <w:ilvl w:val="2"/>
          <w:numId w:val="10"/>
        </w:numPr>
        <w:rPr>
          <w:i/>
          <w:iCs/>
        </w:rPr>
      </w:pPr>
      <w:r w:rsidRPr="00180D96">
        <w:rPr>
          <w:i/>
          <w:iCs/>
        </w:rPr>
        <w:t xml:space="preserve">“For those topics that are less well defined (such as Ph.D. projects and projects where you will follow research leads and possibly construct equipment or devise methods of which you may not have any clear idea at </w:t>
      </w:r>
      <w:r w:rsidRPr="00180D96">
        <w:rPr>
          <w:i/>
          <w:iCs/>
        </w:rPr>
        <w:lastRenderedPageBreak/>
        <w:t>present):</w:t>
      </w:r>
      <w:r w:rsidRPr="00180D96">
        <w:rPr>
          <w:i/>
          <w:iCs/>
        </w:rPr>
        <w:br/>
        <w:t>State clearly how you propose to tackle the first stages of the project.</w:t>
      </w:r>
    </w:p>
    <w:p w14:paraId="3B9E6943" w14:textId="34D10AAF" w:rsidR="00247BA9" w:rsidRDefault="00247BA9" w:rsidP="00247BA9">
      <w:pPr>
        <w:pStyle w:val="ListParagraph"/>
        <w:ind w:left="2160"/>
      </w:pPr>
      <w:r w:rsidRPr="00180D96">
        <w:rPr>
          <w:i/>
          <w:iCs/>
        </w:rPr>
        <w:t>Then follow with a reasoned description of the framework that the research is likely to follow and the possible procedures that may be needed.”</w:t>
      </w:r>
      <w:r>
        <w:t xml:space="preserve"> </w:t>
      </w:r>
      <w:r>
        <w:fldChar w:fldCharType="begin"/>
      </w:r>
      <w:r w:rsidR="00AC613F">
        <w:instrText xml:space="preserve"> ADDIN ZOTERO_ITEM CSL_CITATION {"citationID":"sxLrwcbQ","properties":{"formattedCitation":"[1, Ch. 5]","plainCitation":"[1, Ch. 5]","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5D19F4E5" w14:textId="2ADAA8E1" w:rsidR="00180D96" w:rsidRDefault="00180D96" w:rsidP="00180D96">
      <w:pPr>
        <w:pStyle w:val="ListParagraph"/>
        <w:numPr>
          <w:ilvl w:val="1"/>
          <w:numId w:val="10"/>
        </w:numPr>
      </w:pPr>
      <w:r>
        <w:t xml:space="preserve">Time planning </w:t>
      </w:r>
      <w:r>
        <w:fldChar w:fldCharType="begin"/>
      </w:r>
      <w:r w:rsidR="00AC613F">
        <w:instrText xml:space="preserve"> ADDIN ZOTERO_ITEM CSL_CITATION {"citationID":"iPwnRP33","properties":{"formattedCitation":"[1, p. 33]","plainCitation":"[1, p. 33]","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3"}],"schema":"https://github.com/citation-style-language/schema/raw/master/csl-citation.json"} </w:instrText>
      </w:r>
      <w:r>
        <w:fldChar w:fldCharType="separate"/>
      </w:r>
      <w:r w:rsidRPr="00180D96">
        <w:rPr>
          <w:rFonts w:ascii="Calibri" w:hAnsi="Calibri" w:cs="Calibri"/>
        </w:rPr>
        <w:t>[1, p. 33]</w:t>
      </w:r>
      <w:r>
        <w:fldChar w:fldCharType="end"/>
      </w:r>
    </w:p>
    <w:p w14:paraId="77B1E00A" w14:textId="2BA482A4" w:rsidR="00180D96" w:rsidRDefault="00180D96" w:rsidP="00180D96">
      <w:pPr>
        <w:pStyle w:val="ListParagraph"/>
        <w:numPr>
          <w:ilvl w:val="0"/>
          <w:numId w:val="10"/>
        </w:numPr>
      </w:pPr>
      <w:r>
        <w:t xml:space="preserve">References </w:t>
      </w:r>
      <w:r>
        <w:fldChar w:fldCharType="begin"/>
      </w:r>
      <w:r w:rsidR="00AC613F">
        <w:instrText xml:space="preserve"> ADDIN ZOTERO_ITEM CSL_CITATION {"citationID":"3bD9d8mv","properties":{"formattedCitation":"[1, Ch. 15], [4]","plainCitation":"[1, Ch. 15], [4]","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5","label":"chapter"},{"id":"LLGUWgiq/qrwmHtns","uris":["http://zotero.org/users/147989/items/ZNN33VXK",["http://zotero.org/users/147989/items/ZNN33VXK"]],"itemData":{"id":1826,"type":"webpage","abstract":"the QUT cite booklet and supplementary style guides","title":"QUT cite|write - QUT cite","URL":"http://www.citewrite.qut.edu.au/cite/","accessed":{"date-parts":[["2016",6,20]]}}}],"schema":"https://github.com/citation-style-language/schema/raw/master/csl-citation.json"} </w:instrText>
      </w:r>
      <w:r>
        <w:fldChar w:fldCharType="separate"/>
      </w:r>
      <w:r w:rsidR="00AC613F" w:rsidRPr="00AC613F">
        <w:rPr>
          <w:rFonts w:ascii="Calibri" w:hAnsi="Calibri" w:cs="Calibri"/>
        </w:rPr>
        <w:t>[1, Ch. 15], [4]</w:t>
      </w:r>
      <w:r>
        <w:fldChar w:fldCharType="end"/>
      </w:r>
    </w:p>
    <w:p w14:paraId="5EBFA913" w14:textId="4831B180" w:rsidR="00180D96" w:rsidRDefault="00180D96" w:rsidP="00180D96">
      <w:pPr>
        <w:pStyle w:val="ListParagraph"/>
        <w:numPr>
          <w:ilvl w:val="1"/>
          <w:numId w:val="10"/>
        </w:numPr>
      </w:pPr>
      <w:r>
        <w:t>Please use IEEE style referencing</w:t>
      </w:r>
    </w:p>
    <w:p w14:paraId="22459272" w14:textId="1F702C66" w:rsidR="00AA74B1" w:rsidRDefault="00AA74B1" w:rsidP="00AA74B1">
      <w:pPr>
        <w:pStyle w:val="ListParagraph"/>
        <w:numPr>
          <w:ilvl w:val="1"/>
          <w:numId w:val="10"/>
        </w:numPr>
      </w:pPr>
      <w:r>
        <w:t xml:space="preserve">We strongly encourage using bibliography management software </w:t>
      </w:r>
      <w:r w:rsidRPr="00AA74B1">
        <w:t xml:space="preserve">(e.g., </w:t>
      </w:r>
      <w:hyperlink r:id="rId7" w:history="1">
        <w:r w:rsidRPr="00AA74B1">
          <w:rPr>
            <w:rStyle w:val="Hyperlink"/>
          </w:rPr>
          <w:t>Zotero</w:t>
        </w:r>
      </w:hyperlink>
      <w:r w:rsidRPr="00AA74B1">
        <w:t xml:space="preserve"> </w:t>
      </w:r>
      <w:r>
        <w:fldChar w:fldCharType="begin"/>
      </w:r>
      <w:r w:rsidR="00AC613F">
        <w:instrText xml:space="preserve"> ADDIN ZOTERO_ITEM CSL_CITATION {"citationID":"41KqXTiO","properties":{"formattedCitation":"[5]","plainCitation":"[5]","noteIndex":0},"citationItems":[{"id":"LLGUWgiq/QCthyA09","uris":["http://zotero.org/users/147989/items/PAI83S9H",["http://zotero.org/users/147989/items/PAI83S9H"]],"itemData":{"id":17074,"type":"book","publisher":"Roy Rosenzweig Center for History and New Media","title":"Zotero","URL":"https://www.zotero.org/","version":"5.0.84","author":[{"literal":"Various authors"}],"issued":{"date-parts":[["2020"]]}}}],"schema":"https://github.com/citation-style-language/schema/raw/master/csl-citation.json"} </w:instrText>
      </w:r>
      <w:r>
        <w:fldChar w:fldCharType="separate"/>
      </w:r>
      <w:r w:rsidR="00AC613F" w:rsidRPr="00AC613F">
        <w:rPr>
          <w:rFonts w:ascii="Calibri" w:hAnsi="Calibri" w:cs="Calibri"/>
        </w:rPr>
        <w:t>[5]</w:t>
      </w:r>
      <w:r>
        <w:fldChar w:fldCharType="end"/>
      </w:r>
      <w:r w:rsidRPr="00AA74B1">
        <w:t>) to automate citation and bibliography generation</w:t>
      </w:r>
      <w:r w:rsidR="00CE6A65">
        <w:t>.</w:t>
      </w:r>
    </w:p>
    <w:p w14:paraId="35734E26" w14:textId="68B2FF7B" w:rsidR="00180D96" w:rsidRDefault="00180D96" w:rsidP="00CE6A65">
      <w:pPr>
        <w:pStyle w:val="ListParagraph"/>
        <w:ind w:left="1440"/>
      </w:pPr>
    </w:p>
    <w:p w14:paraId="7FE6C722" w14:textId="4BB43E91" w:rsidR="00256692" w:rsidRPr="00180D96" w:rsidRDefault="00256692" w:rsidP="00180D96">
      <w:pPr>
        <w:pStyle w:val="ListParagraph"/>
        <w:numPr>
          <w:ilvl w:val="1"/>
          <w:numId w:val="10"/>
        </w:numPr>
      </w:pPr>
      <w:r>
        <w:br w:type="page"/>
      </w:r>
    </w:p>
    <w:p w14:paraId="2FACC845" w14:textId="2AD8CB2B" w:rsidR="00256692" w:rsidRDefault="00AA74B1" w:rsidP="00256692">
      <w:pPr>
        <w:pStyle w:val="Heading1"/>
      </w:pPr>
      <w:r>
        <w:lastRenderedPageBreak/>
        <w:t>More guidance for your project plan</w:t>
      </w:r>
    </w:p>
    <w:p w14:paraId="2A8232CB" w14:textId="07081207" w:rsidR="00AA74B1" w:rsidRDefault="00AA74B1" w:rsidP="00AA74B1">
      <w:r>
        <w:t xml:space="preserve">This purpose of </w:t>
      </w:r>
      <w:r w:rsidR="009E3FA6">
        <w:t>your</w:t>
      </w:r>
      <w:r>
        <w:t xml:space="preserve"> plan is</w:t>
      </w:r>
    </w:p>
    <w:p w14:paraId="33C2927B" w14:textId="5FE3659E" w:rsidR="00AA74B1" w:rsidRDefault="00AA74B1" w:rsidP="00AA74B1">
      <w:pPr>
        <w:pStyle w:val="ListParagraph"/>
        <w:numPr>
          <w:ilvl w:val="0"/>
          <w:numId w:val="11"/>
        </w:numPr>
      </w:pPr>
      <w:r>
        <w:t xml:space="preserve">to show that you have a clear idea of previous work in the area, the research problem and the procedures you will use to tackle it </w:t>
      </w:r>
    </w:p>
    <w:p w14:paraId="38DFAAE0" w14:textId="719586E0" w:rsidR="00AA74B1" w:rsidRDefault="00AA74B1" w:rsidP="00AA74B1">
      <w:pPr>
        <w:pStyle w:val="ListParagraph"/>
        <w:numPr>
          <w:ilvl w:val="0"/>
          <w:numId w:val="11"/>
        </w:numPr>
      </w:pPr>
      <w:r>
        <w:t xml:space="preserve">to convince </w:t>
      </w:r>
      <w:r w:rsidR="002B27D0">
        <w:t xml:space="preserve">someone else (e.g., </w:t>
      </w:r>
      <w:r>
        <w:t>your client/collaborator/partner</w:t>
      </w:r>
      <w:r w:rsidR="002B27D0">
        <w:t>)</w:t>
      </w:r>
      <w:r>
        <w:t xml:space="preserve"> that your work will be of value.</w:t>
      </w:r>
    </w:p>
    <w:p w14:paraId="124C257F" w14:textId="395B8B08" w:rsidR="00AA74B1" w:rsidRPr="00AA74B1" w:rsidRDefault="009E3FA6" w:rsidP="00AA74B1">
      <w:r w:rsidRPr="009E3FA6">
        <w:rPr>
          <w:i/>
          <w:iCs/>
        </w:rPr>
        <w:t>“</w:t>
      </w:r>
      <w:r w:rsidR="00AA74B1" w:rsidRPr="00AA74B1">
        <w:rPr>
          <w:i/>
          <w:iCs/>
        </w:rPr>
        <w:t xml:space="preserve">Design your </w:t>
      </w:r>
      <w:r w:rsidR="00AA74B1" w:rsidRPr="009E3FA6">
        <w:rPr>
          <w:i/>
          <w:iCs/>
        </w:rPr>
        <w:t>[proposal]</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AC613F">
        <w:instrText xml:space="preserve"> ADDIN ZOTERO_ITEM CSL_CITATION {"citationID":"Z0mCSaMI","properties":{"formattedCitation":"[1, p. 78]","plainCitation":"[1, p. 78]","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It is a much greater achievement to be able to design a readily navigable document with a clear logical pathway – the red thread – through it, than to bombard your assessors with solid detail"</w:t>
      </w:r>
    </w:p>
    <w:p w14:paraId="16C89397" w14:textId="77777777" w:rsidR="00256692" w:rsidRDefault="00256692" w:rsidP="00256692">
      <w:pPr>
        <w:pStyle w:val="Heading2"/>
      </w:pPr>
      <w:r>
        <w:t>Use of Microsoft Word styles</w:t>
      </w:r>
    </w:p>
    <w:p w14:paraId="27D2C4D9" w14:textId="77777777"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8" w:history="1">
        <w:r w:rsidRPr="00D945D3">
          <w:rPr>
            <w:rStyle w:val="Hyperlink"/>
          </w:rPr>
          <w:t>https://support.office.com/en-us/article/Style-basics-in-Word-d382f84d-5c38-4444-98a5-9cbb6ede1ba4</w:t>
        </w:r>
      </w:hyperlink>
      <w:r>
        <w:t xml:space="preserve">. </w:t>
      </w:r>
    </w:p>
    <w:p w14:paraId="50F0EBBA" w14:textId="77777777" w:rsidR="00256692" w:rsidRDefault="00256692" w:rsidP="00256692">
      <w:pPr>
        <w:pStyle w:val="Heading2"/>
      </w:pPr>
      <w:r>
        <w:t>Length of report</w:t>
      </w:r>
    </w:p>
    <w:p w14:paraId="38B851C6" w14:textId="5B8B2768" w:rsidR="00AA74B1" w:rsidRDefault="00AA74B1" w:rsidP="00AA74B1">
      <w:pPr>
        <w:rPr>
          <w:b/>
          <w:bCs/>
        </w:rPr>
      </w:pPr>
      <w:r w:rsidRPr="00AA74B1">
        <w:t>Your plan should be as long as you think you need to successfully communicate your intentions</w:t>
      </w:r>
      <w:r>
        <w:t xml:space="preserve">. </w:t>
      </w:r>
      <w:r w:rsidRPr="00AA74B1">
        <w:t>It is important that your plan has a logical flow of ideas, i.e., tells a meaningful "story"</w:t>
      </w:r>
      <w:r>
        <w:t xml:space="preserve">. </w:t>
      </w:r>
      <w:r w:rsidRPr="00AA74B1">
        <w:t xml:space="preserve"> You </w:t>
      </w:r>
      <w:r>
        <w:t>should</w:t>
      </w:r>
      <w:r w:rsidRPr="00AA74B1">
        <w:t xml:space="preserve"> strike an effective balance between detail and meaning...</w:t>
      </w:r>
      <w:r>
        <w:t xml:space="preserve"> </w:t>
      </w:r>
      <w:r w:rsidRPr="00AA74B1">
        <w:t>and the reader's attention span</w:t>
      </w:r>
      <w:r>
        <w:t xml:space="preserve">. Our guess is that this will involve </w:t>
      </w:r>
      <w:r w:rsidRPr="00AA74B1">
        <w:t>around 5-10 pages of text references, appendices and figures</w:t>
      </w:r>
      <w:r>
        <w:t>.</w:t>
      </w:r>
    </w:p>
    <w:p w14:paraId="6610B729" w14:textId="1AD356DE" w:rsidR="00256692" w:rsidRDefault="00256692" w:rsidP="00AA74B1">
      <w:pPr>
        <w:pStyle w:val="Heading2"/>
      </w:pPr>
      <w:r>
        <w:t>Use of figures and tables</w:t>
      </w:r>
    </w:p>
    <w:p w14:paraId="2A4F8F9D" w14:textId="77777777" w:rsidR="00256692" w:rsidRDefault="00256692" w:rsidP="00256692">
      <w:r>
        <w:t>Microsoft Word® is good at many things. Unfortunately, placing figures and tables is not one of them. Our advice is to place figures and tables after you are satisfied with the text.</w:t>
      </w:r>
    </w:p>
    <w:p w14:paraId="49454D35" w14:textId="0D99800F" w:rsidR="00256692" w:rsidRDefault="00256692" w:rsidP="00256692">
      <w:r>
        <w:t xml:space="preserve">Follow Silyn-Roberts’ </w:t>
      </w:r>
      <w:r>
        <w:fldChar w:fldCharType="begin"/>
      </w:r>
      <w:r w:rsidR="00AC613F">
        <w:instrText xml:space="preserve"> ADDIN ZOTERO_ITEM CSL_CITATION {"citationID":"BJuG4i0u","properties":{"formattedCitation":"[1]","plainCitation":"[1]","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suppress-author":true}],"schema":"https://github.com/citation-style-language/schema/raw/master/csl-citation.json"} </w:instrText>
      </w:r>
      <w:r>
        <w:fldChar w:fldCharType="separate"/>
      </w:r>
      <w:r w:rsidR="007A616D" w:rsidRPr="007A616D">
        <w:rPr>
          <w:rFonts w:ascii="Calibri" w:hAnsi="Calibri" w:cs="Calibri"/>
        </w:rPr>
        <w:t>[1]</w:t>
      </w:r>
      <w:r>
        <w:fldChar w:fldCharType="end"/>
      </w:r>
      <w:r>
        <w:t xml:space="preserve"> guidelines on Illustrations for figures (p.44) and tables (p.47). All figures and tables </w:t>
      </w:r>
      <w:r w:rsidR="00CE6A65">
        <w:t>should</w:t>
      </w:r>
      <w:r>
        <w:t xml:space="preserve"> be captioned using Word’s captioning (see </w:t>
      </w:r>
      <w:hyperlink r:id="rId9" w:history="1">
        <w:r w:rsidRPr="00D945D3">
          <w:rPr>
            <w:rStyle w:val="Hyperlink"/>
          </w:rPr>
          <w:t>https://support.office.com/en-us/article/Add-captions-in-Word-82fa82a4-f0f3-438f-a422-34bb5cef9c81</w:t>
        </w:r>
      </w:hyperlink>
      <w:r>
        <w:t>) like this:</w:t>
      </w:r>
    </w:p>
    <w:p w14:paraId="02AFB590" w14:textId="77777777" w:rsidR="00256692" w:rsidRDefault="00256692" w:rsidP="00256692">
      <w:pPr>
        <w:keepNext/>
      </w:pPr>
      <w:r>
        <w:rPr>
          <w:noProof/>
          <w:lang w:eastAsia="en-AU"/>
        </w:rPr>
        <w:drawing>
          <wp:inline distT="0" distB="0" distL="0" distR="0" wp14:anchorId="342388ED" wp14:editId="5248AC03">
            <wp:extent cx="5731510" cy="1463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demia-explained-by-the-muppet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1463040"/>
                    </a:xfrm>
                    <a:prstGeom prst="rect">
                      <a:avLst/>
                    </a:prstGeom>
                  </pic:spPr>
                </pic:pic>
              </a:graphicData>
            </a:graphic>
          </wp:inline>
        </w:drawing>
      </w:r>
    </w:p>
    <w:p w14:paraId="29D4F77B" w14:textId="77777777" w:rsidR="00256692" w:rsidRDefault="00256692" w:rsidP="00256692">
      <w:pPr>
        <w:pStyle w:val="Caption"/>
      </w:pPr>
      <w:r>
        <w:t xml:space="preserve">Figure </w:t>
      </w:r>
      <w:r w:rsidR="00091D11">
        <w:fldChar w:fldCharType="begin"/>
      </w:r>
      <w:r w:rsidR="00091D11">
        <w:instrText xml:space="preserve"> SEQ Figure \* ARABIC </w:instrText>
      </w:r>
      <w:r w:rsidR="00091D11">
        <w:fldChar w:fldCharType="separate"/>
      </w:r>
      <w:r>
        <w:rPr>
          <w:noProof/>
        </w:rPr>
        <w:t>1</w:t>
      </w:r>
      <w:r w:rsidR="00091D11">
        <w:rPr>
          <w:noProof/>
        </w:rPr>
        <w:fldChar w:fldCharType="end"/>
      </w:r>
      <w:r>
        <w:t>. Academics come in all shapes and sizes; however, they are generally not as funny as Muppets.</w:t>
      </w:r>
    </w:p>
    <w:tbl>
      <w:tblPr>
        <w:tblStyle w:val="MediumShading1-Accent1"/>
        <w:tblW w:w="6320" w:type="dxa"/>
        <w:jc w:val="center"/>
        <w:tblLook w:val="04A0" w:firstRow="1" w:lastRow="0" w:firstColumn="1" w:lastColumn="0" w:noHBand="0" w:noVBand="1"/>
      </w:tblPr>
      <w:tblGrid>
        <w:gridCol w:w="1721"/>
        <w:gridCol w:w="2028"/>
        <w:gridCol w:w="2571"/>
      </w:tblGrid>
      <w:tr w:rsidR="00256692" w14:paraId="2F5867CF" w14:textId="77777777" w:rsidTr="007879A4">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6A26FCEE" w14:textId="77777777" w:rsidR="00256692" w:rsidRDefault="00256692" w:rsidP="00235C97">
            <w:pPr>
              <w:jc w:val="center"/>
            </w:pPr>
            <w:r>
              <w:t>Academic Level</w:t>
            </w:r>
          </w:p>
        </w:tc>
        <w:tc>
          <w:tcPr>
            <w:tcW w:w="0" w:type="auto"/>
          </w:tcPr>
          <w:p w14:paraId="74C21FBB"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Title</w:t>
            </w:r>
          </w:p>
        </w:tc>
        <w:tc>
          <w:tcPr>
            <w:tcW w:w="0" w:type="auto"/>
          </w:tcPr>
          <w:p w14:paraId="56485101"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Analogous Muppet</w:t>
            </w:r>
          </w:p>
        </w:tc>
      </w:tr>
      <w:tr w:rsidR="00256692" w14:paraId="1EBBAF75"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6D933EDF" w14:textId="77777777" w:rsidR="00256692" w:rsidRDefault="00256692" w:rsidP="00235C97">
            <w:pPr>
              <w:jc w:val="center"/>
            </w:pPr>
            <w:r>
              <w:t>A</w:t>
            </w:r>
          </w:p>
        </w:tc>
        <w:tc>
          <w:tcPr>
            <w:tcW w:w="0" w:type="auto"/>
          </w:tcPr>
          <w:p w14:paraId="44DFE693"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Associate Lecturer</w:t>
            </w:r>
          </w:p>
        </w:tc>
        <w:tc>
          <w:tcPr>
            <w:tcW w:w="0" w:type="auto"/>
          </w:tcPr>
          <w:p w14:paraId="5C9D6F17"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Robin (Kermit’s nephew)</w:t>
            </w:r>
          </w:p>
        </w:tc>
      </w:tr>
      <w:tr w:rsidR="00256692" w14:paraId="0224F398" w14:textId="77777777" w:rsidTr="007879A4">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2146D6C6" w14:textId="77777777" w:rsidR="00256692" w:rsidRDefault="00256692" w:rsidP="00235C97">
            <w:pPr>
              <w:jc w:val="center"/>
            </w:pPr>
            <w:r>
              <w:t>B</w:t>
            </w:r>
          </w:p>
        </w:tc>
        <w:tc>
          <w:tcPr>
            <w:tcW w:w="0" w:type="auto"/>
          </w:tcPr>
          <w:p w14:paraId="35AA3768"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Lecturer</w:t>
            </w:r>
          </w:p>
        </w:tc>
        <w:tc>
          <w:tcPr>
            <w:tcW w:w="0" w:type="auto"/>
          </w:tcPr>
          <w:p w14:paraId="5E1C6393"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Scooter</w:t>
            </w:r>
          </w:p>
        </w:tc>
      </w:tr>
      <w:tr w:rsidR="00256692" w14:paraId="20EF554C" w14:textId="77777777" w:rsidTr="007879A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5EA1C4FD" w14:textId="77777777" w:rsidR="00256692" w:rsidRDefault="00256692" w:rsidP="00235C97">
            <w:pPr>
              <w:jc w:val="center"/>
            </w:pPr>
            <w:r>
              <w:t>C</w:t>
            </w:r>
          </w:p>
        </w:tc>
        <w:tc>
          <w:tcPr>
            <w:tcW w:w="0" w:type="auto"/>
          </w:tcPr>
          <w:p w14:paraId="7F0F15A5"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Senior Lecturer</w:t>
            </w:r>
          </w:p>
        </w:tc>
        <w:tc>
          <w:tcPr>
            <w:tcW w:w="0" w:type="auto"/>
          </w:tcPr>
          <w:p w14:paraId="00BE55D4"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Fozzie Bear</w:t>
            </w:r>
          </w:p>
        </w:tc>
      </w:tr>
      <w:tr w:rsidR="00256692" w14:paraId="3B87721F" w14:textId="77777777" w:rsidTr="007879A4">
        <w:trPr>
          <w:cnfStyle w:val="000000010000" w:firstRow="0" w:lastRow="0" w:firstColumn="0" w:lastColumn="0" w:oddVBand="0" w:evenVBand="0" w:oddHBand="0" w:evenHBand="1"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tcPr>
          <w:p w14:paraId="18A80FB1" w14:textId="77777777" w:rsidR="00256692" w:rsidRDefault="00256692" w:rsidP="00235C97">
            <w:pPr>
              <w:jc w:val="center"/>
            </w:pPr>
            <w:r>
              <w:t>D</w:t>
            </w:r>
          </w:p>
        </w:tc>
        <w:tc>
          <w:tcPr>
            <w:tcW w:w="0" w:type="auto"/>
          </w:tcPr>
          <w:p w14:paraId="026EB86F"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Assistant Professor</w:t>
            </w:r>
          </w:p>
        </w:tc>
        <w:tc>
          <w:tcPr>
            <w:tcW w:w="0" w:type="auto"/>
          </w:tcPr>
          <w:p w14:paraId="6CA61BDA"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Cookie Monster</w:t>
            </w:r>
          </w:p>
        </w:tc>
      </w:tr>
      <w:tr w:rsidR="00256692" w14:paraId="25ABA60D"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5631E20E" w14:textId="77777777" w:rsidR="00256692" w:rsidRDefault="00256692" w:rsidP="00235C97">
            <w:pPr>
              <w:jc w:val="center"/>
            </w:pPr>
            <w:r>
              <w:t>E</w:t>
            </w:r>
          </w:p>
        </w:tc>
        <w:tc>
          <w:tcPr>
            <w:tcW w:w="0" w:type="auto"/>
          </w:tcPr>
          <w:p w14:paraId="52BA2846"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Professor</w:t>
            </w:r>
          </w:p>
        </w:tc>
        <w:tc>
          <w:tcPr>
            <w:tcW w:w="0" w:type="auto"/>
          </w:tcPr>
          <w:p w14:paraId="4AA7E291" w14:textId="77777777" w:rsidR="00256692" w:rsidRDefault="00256692" w:rsidP="00235C97">
            <w:pPr>
              <w:keepNext/>
              <w:cnfStyle w:val="000000100000" w:firstRow="0" w:lastRow="0" w:firstColumn="0" w:lastColumn="0" w:oddVBand="0" w:evenVBand="0" w:oddHBand="1" w:evenHBand="0" w:firstRowFirstColumn="0" w:firstRowLastColumn="0" w:lastRowFirstColumn="0" w:lastRowLastColumn="0"/>
            </w:pPr>
            <w:r>
              <w:t>Sam the Eagle</w:t>
            </w:r>
          </w:p>
        </w:tc>
      </w:tr>
    </w:tbl>
    <w:p w14:paraId="450DFE3D" w14:textId="77777777" w:rsidR="00256692" w:rsidRPr="00B54BB0" w:rsidRDefault="00256692" w:rsidP="00256692">
      <w:pPr>
        <w:pStyle w:val="Caption"/>
      </w:pPr>
      <w:r>
        <w:t xml:space="preserve">Table </w:t>
      </w:r>
      <w:r w:rsidR="00091D11">
        <w:fldChar w:fldCharType="begin"/>
      </w:r>
      <w:r w:rsidR="00091D11">
        <w:instrText xml:space="preserve"> SEQ Table \* ARABIC </w:instrText>
      </w:r>
      <w:r w:rsidR="00091D11">
        <w:fldChar w:fldCharType="separate"/>
      </w:r>
      <w:r>
        <w:rPr>
          <w:noProof/>
        </w:rPr>
        <w:t>1</w:t>
      </w:r>
      <w:r w:rsidR="00091D11">
        <w:rPr>
          <w:noProof/>
        </w:rPr>
        <w:fldChar w:fldCharType="end"/>
      </w:r>
      <w:r>
        <w:t>. Existing academic-Muppet analogues (Levels D and E) plus conjectured analogues (Levels A-C) for the Australian academic system.</w:t>
      </w:r>
    </w:p>
    <w:p w14:paraId="44DF48DF" w14:textId="77777777" w:rsidR="00256692" w:rsidRDefault="00256692" w:rsidP="00256692">
      <w:pPr>
        <w:pStyle w:val="Heading2"/>
      </w:pPr>
      <w:r>
        <w:t>Use of bulleted lists</w:t>
      </w:r>
    </w:p>
    <w:p w14:paraId="44FB5D44" w14:textId="77777777" w:rsidR="00256692" w:rsidRDefault="00256692" w:rsidP="00256692">
      <w:r>
        <w:t>Bulleted lists should use the basic Word style as follows:</w:t>
      </w:r>
    </w:p>
    <w:p w14:paraId="7A35D3C4" w14:textId="77777777" w:rsidR="00256692" w:rsidRDefault="00256692" w:rsidP="00256692">
      <w:pPr>
        <w:pStyle w:val="ListParagraph"/>
        <w:numPr>
          <w:ilvl w:val="0"/>
          <w:numId w:val="3"/>
        </w:numPr>
      </w:pPr>
      <w:r>
        <w:t>First level item</w:t>
      </w:r>
    </w:p>
    <w:p w14:paraId="7E09ECC7" w14:textId="77777777" w:rsidR="00256692" w:rsidRDefault="00256692" w:rsidP="00256692">
      <w:pPr>
        <w:pStyle w:val="ListParagraph"/>
        <w:numPr>
          <w:ilvl w:val="1"/>
          <w:numId w:val="3"/>
        </w:numPr>
      </w:pPr>
      <w:r>
        <w:t>Second level item</w:t>
      </w:r>
    </w:p>
    <w:p w14:paraId="5DCD81C2" w14:textId="2416A639" w:rsidR="00256692" w:rsidRPr="000855C8" w:rsidRDefault="00256692" w:rsidP="00256692">
      <w:pPr>
        <w:pStyle w:val="ListParagraph"/>
        <w:numPr>
          <w:ilvl w:val="0"/>
          <w:numId w:val="3"/>
        </w:numPr>
      </w:pPr>
      <w:r>
        <w:t>First level item</w:t>
      </w:r>
      <w:r w:rsidR="00CE6A65">
        <w:t>.</w:t>
      </w:r>
    </w:p>
    <w:p w14:paraId="2FF7C5DF" w14:textId="77777777" w:rsidR="00256692" w:rsidRDefault="00256692" w:rsidP="00256692">
      <w:pPr>
        <w:pStyle w:val="Heading2"/>
      </w:pPr>
      <w:r>
        <w:t>Use of numbered lists</w:t>
      </w:r>
    </w:p>
    <w:p w14:paraId="4F6EC00C" w14:textId="77777777" w:rsidR="00256692" w:rsidRDefault="00256692" w:rsidP="00256692">
      <w:r>
        <w:t>Numbered lists should use the basic Word style as follows:</w:t>
      </w:r>
    </w:p>
    <w:p w14:paraId="66CA6380" w14:textId="77777777" w:rsidR="00256692" w:rsidRDefault="00256692" w:rsidP="00256692">
      <w:pPr>
        <w:pStyle w:val="ListParagraph"/>
        <w:numPr>
          <w:ilvl w:val="0"/>
          <w:numId w:val="4"/>
        </w:numPr>
      </w:pPr>
      <w:r>
        <w:t>First level item</w:t>
      </w:r>
    </w:p>
    <w:p w14:paraId="7D5808DA" w14:textId="77777777" w:rsidR="00256692" w:rsidRDefault="00256692" w:rsidP="00256692">
      <w:pPr>
        <w:pStyle w:val="ListParagraph"/>
        <w:numPr>
          <w:ilvl w:val="1"/>
          <w:numId w:val="4"/>
        </w:numPr>
      </w:pPr>
      <w:r>
        <w:t>Second level item</w:t>
      </w:r>
    </w:p>
    <w:p w14:paraId="35588DDB" w14:textId="5B5D446B" w:rsidR="00256692" w:rsidRPr="000855C8" w:rsidRDefault="00256692" w:rsidP="00256692">
      <w:pPr>
        <w:pStyle w:val="ListParagraph"/>
        <w:numPr>
          <w:ilvl w:val="0"/>
          <w:numId w:val="4"/>
        </w:numPr>
      </w:pPr>
      <w:r>
        <w:t>First level item</w:t>
      </w:r>
      <w:r w:rsidR="00CE6A65">
        <w:t>.</w:t>
      </w:r>
    </w:p>
    <w:p w14:paraId="2146CB60" w14:textId="77777777" w:rsidR="00256692" w:rsidRDefault="00256692" w:rsidP="00256692">
      <w:pPr>
        <w:pStyle w:val="Heading2"/>
      </w:pPr>
      <w:r>
        <w:t>Headers and footers</w:t>
      </w:r>
    </w:p>
    <w:p w14:paraId="33F4D9EC" w14:textId="77777777" w:rsidR="00256692" w:rsidRDefault="00256692" w:rsidP="00256692">
      <w:r>
        <w:t>Please replace the existing page header with the title of your report, or a shortened version thereof.</w:t>
      </w:r>
    </w:p>
    <w:p w14:paraId="5359077A" w14:textId="3DAE521A" w:rsidR="00256692" w:rsidRDefault="00CE6A65" w:rsidP="00256692">
      <w:r>
        <w:t>Please d</w:t>
      </w:r>
      <w:r w:rsidR="00256692">
        <w:t>o not change the page footer.</w:t>
      </w:r>
    </w:p>
    <w:p w14:paraId="1980BDDF" w14:textId="77777777" w:rsidR="00256692" w:rsidRDefault="00256692" w:rsidP="00256692">
      <w:pPr>
        <w:pStyle w:val="Heading2"/>
      </w:pPr>
      <w:r>
        <w:t>How to help readers navigate their way through your document</w:t>
      </w:r>
    </w:p>
    <w:p w14:paraId="0FC8C776" w14:textId="53BCF7A0" w:rsidR="00256692" w:rsidRPr="007879A4" w:rsidRDefault="00256692" w:rsidP="00256692">
      <w:r>
        <w:t xml:space="preserve">Silyn-Roberts </w:t>
      </w:r>
      <w:r>
        <w:fldChar w:fldCharType="begin"/>
      </w:r>
      <w:r w:rsidR="00AC613F">
        <w:instrText xml:space="preserve"> ADDIN ZOTERO_ITEM CSL_CITATION {"citationID":"2fr3o9kcsi","properties":{"formattedCitation":"[1, p. 11]","plainCitation":"[1, p. 11]","noteIndex":0},"citationItems":[{"id":"LLGUWgiq/K2pCNa7Y","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1","suppress-author":true}],"schema":"https://github.com/citation-style-language/schema/raw/master/csl-citation.json"} </w:instrText>
      </w:r>
      <w:r>
        <w:fldChar w:fldCharType="separate"/>
      </w:r>
      <w:r w:rsidR="007A616D" w:rsidRPr="007A616D">
        <w:rPr>
          <w:rFonts w:ascii="Calibri" w:hAnsi="Calibri" w:cs="Calibri"/>
        </w:rPr>
        <w:t>[1, p. 11]</w:t>
      </w:r>
      <w:r>
        <w:fldChar w:fldCharType="end"/>
      </w:r>
      <w:r>
        <w:t xml:space="preserve"> has useful advice on this topic suggesting that the document and its sections start and end with information that is brief, focused and concise.</w:t>
      </w:r>
    </w:p>
    <w:p w14:paraId="2498A81A" w14:textId="77777777" w:rsidR="00256692" w:rsidRDefault="00256692" w:rsidP="00256692">
      <w:pPr>
        <w:pStyle w:val="Heading1"/>
      </w:pPr>
      <w:r>
        <w:t>References</w:t>
      </w:r>
    </w:p>
    <w:p w14:paraId="052A3BA9" w14:textId="77777777" w:rsidR="00AC613F" w:rsidRPr="00AC613F" w:rsidRDefault="00256692" w:rsidP="00AC613F">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AC613F" w:rsidRPr="00AC613F">
        <w:rPr>
          <w:rFonts w:ascii="Calibri" w:hAnsi="Calibri" w:cs="Calibri"/>
        </w:rPr>
        <w:t>[1]</w:t>
      </w:r>
      <w:r w:rsidR="00AC613F" w:rsidRPr="00AC613F">
        <w:rPr>
          <w:rFonts w:ascii="Calibri" w:hAnsi="Calibri" w:cs="Calibri"/>
        </w:rPr>
        <w:tab/>
        <w:t xml:space="preserve">H. Silyn-Roberts, </w:t>
      </w:r>
      <w:r w:rsidR="00AC613F" w:rsidRPr="00AC613F">
        <w:rPr>
          <w:rFonts w:ascii="Calibri" w:hAnsi="Calibri" w:cs="Calibri"/>
          <w:i/>
          <w:iCs/>
        </w:rPr>
        <w:t>Writing for science and engineering: papers, presentations, and reports</w:t>
      </w:r>
      <w:r w:rsidR="00AC613F" w:rsidRPr="00AC613F">
        <w:rPr>
          <w:rFonts w:ascii="Calibri" w:hAnsi="Calibri" w:cs="Calibri"/>
        </w:rPr>
        <w:t>, Second edition. in Elsevier insights. Amsterdam: Elsevier, 2013.</w:t>
      </w:r>
    </w:p>
    <w:p w14:paraId="403F8814" w14:textId="77777777" w:rsidR="00AC613F" w:rsidRPr="00AC613F" w:rsidRDefault="00AC613F" w:rsidP="00AC613F">
      <w:pPr>
        <w:pStyle w:val="Bibliography"/>
        <w:rPr>
          <w:rFonts w:ascii="Calibri" w:hAnsi="Calibri" w:cs="Calibri"/>
        </w:rPr>
      </w:pPr>
      <w:r w:rsidRPr="00AC613F">
        <w:rPr>
          <w:rFonts w:ascii="Calibri" w:hAnsi="Calibri" w:cs="Calibri"/>
        </w:rPr>
        <w:t>[2]</w:t>
      </w:r>
      <w:r w:rsidRPr="00AC613F">
        <w:rPr>
          <w:rFonts w:ascii="Calibri" w:hAnsi="Calibri" w:cs="Calibri"/>
        </w:rPr>
        <w:tab/>
        <w:t>E. Hintz, ‘Sports Analytics Before Moneyball’, Smithsonian, Museum of American History. [Online]. Available: https://invention.si.edu/sports-analytics-moneyball</w:t>
      </w:r>
    </w:p>
    <w:p w14:paraId="605449C1" w14:textId="77777777" w:rsidR="00AC613F" w:rsidRPr="00AC613F" w:rsidRDefault="00AC613F" w:rsidP="00AC613F">
      <w:pPr>
        <w:pStyle w:val="Bibliography"/>
        <w:rPr>
          <w:rFonts w:ascii="Calibri" w:hAnsi="Calibri" w:cs="Calibri"/>
        </w:rPr>
      </w:pPr>
      <w:r w:rsidRPr="00AC613F">
        <w:rPr>
          <w:rFonts w:ascii="Calibri" w:hAnsi="Calibri" w:cs="Calibri"/>
        </w:rPr>
        <w:t>[3]</w:t>
      </w:r>
      <w:r w:rsidRPr="00AC613F">
        <w:rPr>
          <w:rFonts w:ascii="Calibri" w:hAnsi="Calibri" w:cs="Calibri"/>
        </w:rPr>
        <w:tab/>
        <w:t xml:space="preserve">G. R. Lindsey, ‘Statistical Data Useful for the Operation of a Baseball Team’, </w:t>
      </w:r>
      <w:r w:rsidRPr="00AC613F">
        <w:rPr>
          <w:rFonts w:ascii="Calibri" w:hAnsi="Calibri" w:cs="Calibri"/>
          <w:i/>
          <w:iCs/>
        </w:rPr>
        <w:t>Oper. Res.</w:t>
      </w:r>
      <w:r w:rsidRPr="00AC613F">
        <w:rPr>
          <w:rFonts w:ascii="Calibri" w:hAnsi="Calibri" w:cs="Calibri"/>
        </w:rPr>
        <w:t>, vol. 7, no. 2, pp. 197–207, 1959.</w:t>
      </w:r>
    </w:p>
    <w:p w14:paraId="1C9E4D94" w14:textId="77777777" w:rsidR="00AC613F" w:rsidRPr="00AC613F" w:rsidRDefault="00AC613F" w:rsidP="00AC613F">
      <w:pPr>
        <w:pStyle w:val="Bibliography"/>
        <w:rPr>
          <w:rFonts w:ascii="Calibri" w:hAnsi="Calibri" w:cs="Calibri"/>
        </w:rPr>
      </w:pPr>
      <w:r w:rsidRPr="00AC613F">
        <w:rPr>
          <w:rFonts w:ascii="Calibri" w:hAnsi="Calibri" w:cs="Calibri"/>
        </w:rPr>
        <w:t>[4]</w:t>
      </w:r>
      <w:r w:rsidRPr="00AC613F">
        <w:rPr>
          <w:rFonts w:ascii="Calibri" w:hAnsi="Calibri" w:cs="Calibri"/>
        </w:rPr>
        <w:tab/>
        <w:t>‘QUT cite|write - QUT cite’. Accessed: Jun. 20, 2016. [Online]. Available: http://www.citewrite.qut.edu.au/cite/</w:t>
      </w:r>
    </w:p>
    <w:p w14:paraId="0012DFCA" w14:textId="77777777" w:rsidR="00AC613F" w:rsidRPr="00AC613F" w:rsidRDefault="00AC613F" w:rsidP="00AC613F">
      <w:pPr>
        <w:pStyle w:val="Bibliography"/>
        <w:rPr>
          <w:rFonts w:ascii="Calibri" w:hAnsi="Calibri" w:cs="Calibri"/>
        </w:rPr>
      </w:pPr>
      <w:r w:rsidRPr="00AC613F">
        <w:rPr>
          <w:rFonts w:ascii="Calibri" w:hAnsi="Calibri" w:cs="Calibri"/>
        </w:rPr>
        <w:t>[5]</w:t>
      </w:r>
      <w:r w:rsidRPr="00AC613F">
        <w:rPr>
          <w:rFonts w:ascii="Calibri" w:hAnsi="Calibri" w:cs="Calibri"/>
        </w:rPr>
        <w:tab/>
        <w:t xml:space="preserve">Various authors, </w:t>
      </w:r>
      <w:r w:rsidRPr="00AC613F">
        <w:rPr>
          <w:rFonts w:ascii="Calibri" w:hAnsi="Calibri" w:cs="Calibri"/>
          <w:i/>
          <w:iCs/>
        </w:rPr>
        <w:t>Zotero</w:t>
      </w:r>
      <w:r w:rsidRPr="00AC613F">
        <w:rPr>
          <w:rFonts w:ascii="Calibri" w:hAnsi="Calibri" w:cs="Calibri"/>
        </w:rPr>
        <w:t>. Roy Rosenzweig Center for History and New Media, 2020. [Online]. Available: https://www.zotero.org/</w:t>
      </w:r>
    </w:p>
    <w:p w14:paraId="6B338FE1" w14:textId="4E352B87" w:rsidR="00256692" w:rsidRPr="00E52530" w:rsidRDefault="00256692" w:rsidP="007879A4">
      <w:r>
        <w:fldChar w:fldCharType="end"/>
      </w:r>
    </w:p>
    <w:sectPr w:rsidR="00256692" w:rsidRPr="00E52530" w:rsidSect="007E7476">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91D11"/>
    <w:rsid w:val="00132A5D"/>
    <w:rsid w:val="00180D96"/>
    <w:rsid w:val="00247BA9"/>
    <w:rsid w:val="00256692"/>
    <w:rsid w:val="002B27D0"/>
    <w:rsid w:val="00530F51"/>
    <w:rsid w:val="00577714"/>
    <w:rsid w:val="005D4A2B"/>
    <w:rsid w:val="007879A4"/>
    <w:rsid w:val="007A616D"/>
    <w:rsid w:val="008232F9"/>
    <w:rsid w:val="009920B7"/>
    <w:rsid w:val="009E3FA6"/>
    <w:rsid w:val="00A039C4"/>
    <w:rsid w:val="00AA74B1"/>
    <w:rsid w:val="00AC613F"/>
    <w:rsid w:val="00B13A59"/>
    <w:rsid w:val="00CE6A65"/>
    <w:rsid w:val="00D37A39"/>
    <w:rsid w:val="00D44B96"/>
    <w:rsid w:val="00EE371F"/>
    <w:rsid w:val="00F718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ffice.com/en-us/article/Style-basics-in-Word-d382f84d-5c38-4444-98a5-9cbb6ede1ba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zotero.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support.office.com/en-us/article/Add-captions-in-Word-82fa82a4-f0f3-438f-a422-34bb5cef9c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6</Pages>
  <Words>4479</Words>
  <Characters>24637</Characters>
  <Application>Microsoft Office Word</Application>
  <DocSecurity>0</DocSecurity>
  <Lines>205</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8</cp:revision>
  <dcterms:created xsi:type="dcterms:W3CDTF">2021-02-22T11:41:00Z</dcterms:created>
  <dcterms:modified xsi:type="dcterms:W3CDTF">2024-03-2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LGUWgi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